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060D149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 xml:space="preserve">Yet, </w:t>
      </w:r>
      <w:sdt>
        <w:sdtPr>
          <w:tag w:val="goog_rdk_1"/>
          <w:id w:val="-1768991118"/>
        </w:sdtPr>
        <w:sdtContent>
          <w:commentRangeStart w:id="0"/>
        </w:sdtContent>
      </w:sdt>
      <w:sdt>
        <w:sdtPr>
          <w:tag w:val="goog_rdk_2"/>
          <w:id w:val="-1149434615"/>
        </w:sdtPr>
        <w:sdtContent>
          <w:commentRangeStart w:id="1"/>
        </w:sdtContent>
      </w:sdt>
      <w:r w:rsidR="002D40ED">
        <w:rPr>
          <w:rFonts w:ascii="Times New Roman" w:eastAsia="Times New Roman" w:hAnsi="Times New Roman" w:cs="Times New Roman"/>
        </w:rPr>
        <w:t>CNC may be an unappreciated contributor of variability in temperate systems</w:t>
      </w:r>
      <w:commentRangeEnd w:id="0"/>
      <w:r w:rsidR="002D40ED">
        <w:commentReference w:id="0"/>
      </w:r>
      <w:commentRangeEnd w:id="1"/>
      <w:r w:rsidR="002D40ED">
        <w:commentReference w:id="1"/>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w:t>
      </w:r>
      <w:r w:rsidR="002D40ED">
        <w:rPr>
          <w:rFonts w:ascii="Times New Roman" w:eastAsia="Times New Roman" w:hAnsi="Times New Roman" w:cs="Times New Roman"/>
        </w:rPr>
        <w:t xml:space="preserve"> </w:t>
      </w:r>
      <w:sdt>
        <w:sdtPr>
          <w:tag w:val="goog_rdk_3"/>
          <w:id w:val="594221998"/>
        </w:sdtPr>
        <w:sdtContent>
          <w:commentRangeStart w:id="2"/>
        </w:sdtContent>
      </w:sdt>
      <w:r w:rsidR="002D40ED">
        <w:rPr>
          <w:rFonts w:ascii="Times New Roman" w:eastAsia="Times New Roman" w:hAnsi="Times New Roman" w:cs="Times New Roman"/>
        </w:rPr>
        <w:t xml:space="preserve">We also </w:t>
      </w:r>
      <w:commentRangeEnd w:id="2"/>
      <w:r w:rsidR="002D40ED">
        <w:commentReference w:id="2"/>
      </w:r>
      <w:r>
        <w:rPr>
          <w:rFonts w:ascii="Times New Roman" w:hAnsi="Times New Roman" w:cs="Times New Roman"/>
          <w:lang w:val="en-CA"/>
        </w:rPr>
        <w:t>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w:t>
      </w:r>
      <w:r w:rsidR="002D40ED">
        <w:rPr>
          <w:rFonts w:ascii="Times New Roman" w:eastAsia="Times New Roman" w:hAnsi="Times New Roman" w:cs="Times New Roman"/>
        </w:rPr>
        <w:t xml:space="preserve">than </w:t>
      </w:r>
      <w:sdt>
        <w:sdtPr>
          <w:tag w:val="goog_rdk_4"/>
          <w:id w:val="1148018418"/>
        </w:sdtPr>
        <w:sdtContent>
          <w:commentRangeStart w:id="3"/>
        </w:sdtContent>
      </w:sdt>
      <w:r w:rsidR="002D40ED">
        <w:rPr>
          <w:rFonts w:ascii="Times New Roman" w:eastAsia="Times New Roman" w:hAnsi="Times New Roman" w:cs="Times New Roman"/>
        </w:rPr>
        <w:t>assumed</w:t>
      </w:r>
      <w:commentRangeEnd w:id="3"/>
      <w:r w:rsidR="002D40ED">
        <w:commentReference w:id="3"/>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commentRangeStart w:id="4"/>
      <w:r w:rsidR="00F76C68">
        <w:rPr>
          <w:rFonts w:ascii="Times New Roman" w:eastAsia="Times New Roman" w:hAnsi="Times New Roman" w:cs="Times New Roman"/>
          <w:b/>
        </w:rPr>
        <w:lastRenderedPageBreak/>
        <w:t>Introduction</w:t>
      </w:r>
      <w:commentRangeEnd w:id="4"/>
      <w:r w:rsidR="007C32C3">
        <w:rPr>
          <w:rStyle w:val="CommentReference"/>
        </w:rPr>
        <w:commentReference w:id="4"/>
      </w:r>
    </w:p>
    <w:p w14:paraId="02BCBB92" w14:textId="600E4026" w:rsidR="00BC1B34" w:rsidRDefault="00C768BA" w:rsidP="00F33E40">
      <w:pPr>
        <w:pBdr>
          <w:top w:val="nil"/>
          <w:left w:val="nil"/>
          <w:bottom w:val="nil"/>
          <w:right w:val="nil"/>
          <w:between w:val="nil"/>
        </w:pBdr>
        <w:spacing w:line="480" w:lineRule="auto"/>
        <w:rPr>
          <w:rFonts w:ascii="Times New Roman" w:eastAsia="Times New Roman" w:hAnsi="Times New Roman" w:cs="Times New Roman"/>
          <w:color w:val="000000"/>
        </w:rPr>
      </w:pPr>
      <w:commentRangeStart w:id="5"/>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commentRangeEnd w:id="5"/>
      <w:r w:rsidR="0077211F">
        <w:rPr>
          <w:rStyle w:val="CommentReference"/>
        </w:rPr>
        <w:commentReference w:id="5"/>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marine</w:t>
      </w:r>
      <w:r w:rsidR="001A0C35" w:rsidRPr="001A0C35">
        <w:rPr>
          <w:rFonts w:ascii="Times New Roman" w:eastAsia="Times New Roman" w:hAnsi="Times New Roman" w:cs="Times New Roman"/>
          <w:color w:val="000000"/>
          <w:highlight w:val="yellow"/>
        </w:rPr>
        <w:t>(?)</w:t>
      </w:r>
      <w:r w:rsidR="001A0C35">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ecologists historically focused on external, abiotic sources of nutrients as drivers of variability in nutrient availability,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 via a process termed consumer-mediated nutrient cycling (CNC), through which the metabolic waste products (</w:t>
      </w:r>
      <w:proofErr w:type="spellStart"/>
      <w:r w:rsidR="007256B0">
        <w:rPr>
          <w:rFonts w:ascii="Times New Roman" w:eastAsia="Times New Roman" w:hAnsi="Times New Roman" w:cs="Times New Roman"/>
          <w:color w:val="000000"/>
        </w:rPr>
        <w:t>ie</w:t>
      </w:r>
      <w:proofErr w:type="spellEnd"/>
      <w:r w:rsidR="007256B0">
        <w:rPr>
          <w:rFonts w:ascii="Times New Roman" w:eastAsia="Times New Roman" w:hAnsi="Times New Roman" w:cs="Times New Roman"/>
          <w:color w:val="000000"/>
        </w:rPr>
        <w:t xml:space="preserve">. excretion) of </w:t>
      </w:r>
      <w:r w:rsidR="00F33E40">
        <w:rPr>
          <w:rFonts w:ascii="Times New Roman" w:eastAsia="Times New Roman" w:hAnsi="Times New Roman" w:cs="Times New Roman"/>
          <w:color w:val="000000"/>
        </w:rPr>
        <w:t>animals</w:t>
      </w:r>
      <w:r w:rsidR="007256B0">
        <w:rPr>
          <w:rFonts w:ascii="Times New Roman" w:eastAsia="Times New Roman" w:hAnsi="Times New Roman" w:cs="Times New Roman"/>
          <w:color w:val="000000"/>
        </w:rPr>
        <w:t xml:space="preserve"> fertilize primary producers</w:t>
      </w:r>
      <w:r w:rsidR="00BC1B34">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BC1B34">
        <w:rPr>
          <w:rFonts w:ascii="Times New Roman" w:eastAsia="Times New Roman" w:hAnsi="Times New Roman" w:cs="Times New Roman"/>
          <w:color w:val="000000"/>
        </w:rPr>
        <w:fldChar w:fldCharType="separate"/>
      </w:r>
      <w:r w:rsidR="00BC1B34">
        <w:rPr>
          <w:rFonts w:ascii="Times New Roman" w:eastAsia="Times New Roman" w:hAnsi="Times New Roman" w:cs="Times New Roman"/>
          <w:noProof/>
          <w:color w:val="000000"/>
        </w:rPr>
        <w:t>(Allgeier et al., 2017)</w:t>
      </w:r>
      <w:r w:rsidR="00BC1B34">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6"/>
      <w:r w:rsidR="001A0C35">
        <w:rPr>
          <w:rFonts w:ascii="Times New Roman" w:eastAsia="Times New Roman" w:hAnsi="Times New Roman" w:cs="Times New Roman"/>
          <w:color w:val="000000"/>
        </w:rPr>
        <w:t>However,</w:t>
      </w:r>
      <w:commentRangeEnd w:id="6"/>
      <w:r w:rsidR="001A0C35">
        <w:rPr>
          <w:rStyle w:val="CommentReference"/>
        </w:rPr>
        <w:commentReference w:id="6"/>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7"/>
      <w:r w:rsidR="00134966">
        <w:rPr>
          <w:rFonts w:ascii="Times New Roman" w:eastAsia="Times New Roman" w:hAnsi="Times New Roman" w:cs="Times New Roman"/>
          <w:color w:val="000000"/>
        </w:rPr>
        <w:t>Therefore</w:t>
      </w:r>
      <w:commentRangeEnd w:id="7"/>
      <w:r w:rsidR="00134966">
        <w:rPr>
          <w:rStyle w:val="CommentReference"/>
        </w:rPr>
        <w:commentReference w:id="7"/>
      </w:r>
      <w:r w:rsidR="00134966">
        <w:rPr>
          <w:rFonts w:ascii="Times New Roman" w:eastAsia="Times New Roman" w:hAnsi="Times New Roman" w:cs="Times New Roman"/>
          <w:color w:val="000000"/>
        </w:rPr>
        <w:t>, identifying the contexts under which regenerated nutrients contribute toward large- to small-scale variation in nutrient supply and therefore bottom-up control remains an active area of research</w:t>
      </w:r>
      <w:r w:rsidR="00134966" w:rsidRPr="00134966">
        <w:rPr>
          <w:rFonts w:ascii="Times New Roman" w:eastAsia="Times New Roman" w:hAnsi="Times New Roman" w:cs="Times New Roman"/>
          <w:color w:val="000000"/>
        </w:rPr>
        <w:t xml:space="preserve"> </w:t>
      </w:r>
      <w:proofErr w:type="spellStart"/>
      <w:r w:rsidR="00134966">
        <w:rPr>
          <w:rFonts w:ascii="Times New Roman" w:eastAsia="Times New Roman" w:hAnsi="Times New Roman" w:cs="Times New Roman"/>
          <w:color w:val="000000"/>
        </w:rPr>
        <w:t>res</w:t>
      </w:r>
      <w:commentRangeStart w:id="8"/>
      <w:r w:rsidR="00134966">
        <w:rPr>
          <w:rFonts w:ascii="Times New Roman" w:eastAsia="Times New Roman" w:hAnsi="Times New Roman" w:cs="Times New Roman"/>
          <w:color w:val="000000"/>
        </w:rPr>
        <w:t>e</w:t>
      </w:r>
      <w:r w:rsidR="00134966">
        <w:rPr>
          <w:rStyle w:val="CommentReference"/>
        </w:rPr>
        <w:commentReference w:id="9"/>
      </w:r>
      <w:commentRangeEnd w:id="8"/>
      <w:r w:rsidR="00134966">
        <w:rPr>
          <w:rFonts w:ascii="Times New Roman" w:eastAsia="Times New Roman" w:hAnsi="Times New Roman" w:cs="Times New Roman"/>
          <w:color w:val="000000"/>
        </w:rPr>
        <w:t>arch</w:t>
      </w:r>
      <w:proofErr w:type="spellEnd"/>
      <w:r w:rsidR="00134966">
        <w:rPr>
          <w:rStyle w:val="CommentReference"/>
        </w:rPr>
        <w:commentReference w:id="8"/>
      </w:r>
      <w:r w:rsidR="00134966">
        <w:rPr>
          <w:rFonts w:ascii="Times New Roman" w:eastAsia="Times New Roman" w:hAnsi="Times New Roman" w:cs="Times New Roman"/>
          <w:color w:val="000000"/>
        </w:rPr>
        <w:t xml:space="preserve"> (</w:t>
      </w:r>
      <w:r w:rsidR="00134966" w:rsidRPr="00BC1B34">
        <w:rPr>
          <w:rFonts w:ascii="Times New Roman" w:eastAsia="Times New Roman" w:hAnsi="Times New Roman" w:cs="Times New Roman"/>
          <w:color w:val="000000"/>
          <w:highlight w:val="yellow"/>
        </w:rPr>
        <w:t>CITE?</w:t>
      </w:r>
      <w:r w:rsidR="00134966">
        <w:rPr>
          <w:rFonts w:ascii="Times New Roman" w:eastAsia="Times New Roman" w:hAnsi="Times New Roman" w:cs="Times New Roman"/>
          <w:color w:val="000000"/>
        </w:rPr>
        <w:t>).</w:t>
      </w:r>
    </w:p>
    <w:p w14:paraId="7F0C5D17" w14:textId="77777777" w:rsidR="00066613" w:rsidRDefault="00066613"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3ABE52CA" w14:textId="3173F187" w:rsidR="00AC453C"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commentRangeStart w:id="10"/>
      <w:r>
        <w:rPr>
          <w:rFonts w:ascii="Times New Roman" w:eastAsia="Times New Roman" w:hAnsi="Times New Roman" w:cs="Times New Roman"/>
          <w:color w:val="000000"/>
        </w:rPr>
        <w:t xml:space="preserve">On </w:t>
      </w:r>
      <w:commentRangeEnd w:id="10"/>
      <w:r w:rsidR="007B5406">
        <w:rPr>
          <w:rStyle w:val="CommentReference"/>
        </w:rPr>
        <w:commentReference w:id="10"/>
      </w:r>
      <w:r>
        <w:rPr>
          <w:rFonts w:ascii="Times New Roman" w:eastAsia="Times New Roman" w:hAnsi="Times New Roman" w:cs="Times New Roman"/>
          <w:color w:val="000000"/>
        </w:rPr>
        <w:t>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variability in </w:t>
      </w:r>
      <w:r w:rsidR="00F64AEB">
        <w:rPr>
          <w:rFonts w:ascii="Times New Roman" w:eastAsia="Times New Roman" w:hAnsi="Times New Roman" w:cs="Times New Roman"/>
          <w:color w:val="000000"/>
        </w:rPr>
        <w:t>nutrients supplied by animal excretion and egestion</w:t>
      </w:r>
      <w:r>
        <w:rPr>
          <w:rFonts w:ascii="Times New Roman" w:eastAsia="Times New Roman" w:hAnsi="Times New Roman" w:cs="Times New Roman"/>
          <w:color w:val="000000"/>
        </w:rPr>
        <w:t xml:space="preserve"> stems from heterogeneity in consumers’ habitat use</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EC101B">
        <w:rPr>
          <w:rFonts w:ascii="Times New Roman" w:eastAsia="Times New Roman" w:hAnsi="Times New Roman" w:cs="Times New Roman"/>
          <w:color w:val="000000"/>
        </w:rPr>
        <w:instrText xml:space="preserve"> ADDIN ZOTERO_ITEM CSL_CITATION {"citationID":"WBM3Wsjj","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EC101B">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At the fine scale, individual heads of coral inhabited by schools of fish have higher concentrations of nutrients than neighboring uninhabited corals</w:t>
      </w:r>
      <w:r w:rsidR="00DF4B83">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variation arises as fishes travel from their feeding grounds to nighttime hiding spots, transporting substantial quantities of nutrients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Meyer and 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 xml:space="preserve">scale temporal and spatial variation can arise from the </w:t>
      </w:r>
      <w:r w:rsidR="004C7077">
        <w:rPr>
          <w:rFonts w:ascii="Times New Roman" w:eastAsia="Times New Roman" w:hAnsi="Times New Roman" w:cs="Times New Roman"/>
          <w:color w:val="000000"/>
        </w:rPr>
        <w:lastRenderedPageBreak/>
        <w:t>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11"/>
      <w:r w:rsidR="00066613" w:rsidRPr="00676581">
        <w:rPr>
          <w:rFonts w:ascii="Times New Roman" w:eastAsia="Times New Roman" w:hAnsi="Times New Roman" w:cs="Times New Roman"/>
          <w:color w:val="000000"/>
        </w:rPr>
        <w:t>However</w:t>
      </w:r>
      <w:commentRangeEnd w:id="11"/>
      <w:r w:rsidR="004173D2">
        <w:rPr>
          <w:rStyle w:val="CommentReference"/>
        </w:rPr>
        <w:commentReference w:id="11"/>
      </w:r>
      <w:r w:rsidR="00066613" w:rsidRPr="00676581">
        <w:rPr>
          <w:rFonts w:ascii="Times New Roman" w:eastAsia="Times New Roman" w:hAnsi="Times New Roman" w:cs="Times New Roman"/>
          <w:color w:val="000000"/>
        </w:rPr>
        <w:t>, t</w:t>
      </w:r>
      <w:bookmarkStart w:id="12" w:name="_GoBack"/>
      <w:bookmarkEnd w:id="12"/>
      <w:r w:rsidR="00066613" w:rsidRPr="00676581">
        <w:rPr>
          <w:rFonts w:ascii="Times New Roman" w:eastAsia="Times New Roman" w:hAnsi="Times New Roman" w:cs="Times New Roman"/>
          <w:color w:val="000000"/>
        </w:rPr>
        <w:t xml:space="preserve">he understanding of </w:t>
      </w:r>
      <w:r w:rsidR="00237ED0" w:rsidRPr="00676581">
        <w:rPr>
          <w:rFonts w:ascii="Times New Roman" w:eastAsia="Times New Roman" w:hAnsi="Times New Roman" w:cs="Times New Roman"/>
          <w:color w:val="000000"/>
        </w:rPr>
        <w:t>animal-driven variability of nutrients</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0023B6D6" w14:textId="77777777" w:rsidR="00676581" w:rsidRDefault="00676581"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7078ACDD" w:rsidR="00A44D01" w:rsidRDefault="00237ED0" w:rsidP="00AC453C">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nutrients, such as upwelling and freshwater runoff, are generally thought to dominate drivers of nutrient variability </w:t>
      </w:r>
      <w:r w:rsidR="00A44D01" w:rsidRPr="00237ED0">
        <w:rPr>
          <w:rFonts w:ascii="Times New Roman" w:eastAsia="Times New Roman" w:hAnsi="Times New Roman" w:cs="Times New Roman"/>
          <w:color w:val="000000"/>
          <w:highlight w:val="yellow"/>
        </w:rPr>
        <w:t>(CITE)</w:t>
      </w:r>
      <w:r w:rsidR="00B874D2">
        <w:rPr>
          <w:rFonts w:ascii="Times New Roman" w:eastAsia="Times New Roman" w:hAnsi="Times New Roman" w:cs="Times New Roman"/>
          <w:color w:val="000000"/>
        </w:rPr>
        <w:t xml:space="preserve">. </w:t>
      </w:r>
      <w:r w:rsidR="00AC453C">
        <w:rPr>
          <w:rFonts w:ascii="Times New Roman" w:eastAsia="Times New Roman" w:hAnsi="Times New Roman" w:cs="Times New Roman"/>
          <w:color w:val="000000"/>
        </w:rPr>
        <w:t>H</w:t>
      </w:r>
      <w:r w:rsidR="00B874D2">
        <w:rPr>
          <w:rFonts w:ascii="Times New Roman" w:eastAsia="Times New Roman" w:hAnsi="Times New Roman" w:cs="Times New Roman"/>
          <w:color w:val="000000"/>
        </w:rPr>
        <w:t xml:space="preserve">igh water flow due to currents, tides, and wave action in these regions are thought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variation in intertidal and shallow subtidal waters</w:t>
      </w:r>
      <w:r w:rsidR="00437D27">
        <w:rPr>
          <w:rFonts w:ascii="Times New Roman" w:eastAsia="Times New Roman" w:hAnsi="Times New Roman" w:cs="Times New Roman"/>
          <w:color w:val="000000"/>
        </w:rPr>
        <w:t xml:space="preserve"> </w:t>
      </w:r>
      <w:r w:rsidR="00437D27" w:rsidRPr="00437D27">
        <w:rPr>
          <w:rFonts w:ascii="Times New Roman" w:eastAsia="Times New Roman" w:hAnsi="Times New Roman" w:cs="Times New Roman"/>
          <w:color w:val="000000"/>
          <w:highlight w:val="yellow"/>
        </w:rPr>
        <w:t>(CITE</w:t>
      </w:r>
      <w:r w:rsidR="00437D27">
        <w:rPr>
          <w:rFonts w:ascii="Times New Roman" w:eastAsia="Times New Roman" w:hAnsi="Times New Roman" w:cs="Times New Roman"/>
          <w:color w:val="000000"/>
        </w:rPr>
        <w:t>)</w:t>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13"/>
      <w:r w:rsidR="00A44D01">
        <w:rPr>
          <w:rFonts w:ascii="Times New Roman" w:eastAsia="Times New Roman" w:hAnsi="Times New Roman" w:cs="Times New Roman"/>
          <w:color w:val="000000"/>
        </w:rPr>
        <w:t>Therefore</w:t>
      </w:r>
      <w:commentRangeEnd w:id="13"/>
      <w:r w:rsidR="00A44D01">
        <w:rPr>
          <w:rStyle w:val="CommentReference"/>
        </w:rPr>
        <w:commentReference w:id="13"/>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3665DF">
        <w:rPr>
          <w:rFonts w:ascii="Times New Roman" w:eastAsia="Times New Roman" w:hAnsi="Times New Roman" w:cs="Times New Roman"/>
          <w:color w:val="000000"/>
        </w:rPr>
        <w:instrText xml:space="preserve"> ADDIN ZOTERO_ITEM CSL_CITATION {"citationID":"cbkVdFGU","properties":{"formattedCitation":"(Menge, 1992)","plainCitation":"(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schema":"https://github.com/citation-style-language/schema/raw/master/csl-citation.json"} </w:instrText>
      </w:r>
      <w:r>
        <w:rPr>
          <w:rFonts w:ascii="Times New Roman" w:eastAsia="Times New Roman" w:hAnsi="Times New Roman" w:cs="Times New Roman"/>
          <w:color w:val="000000"/>
        </w:rPr>
        <w:fldChar w:fldCharType="separate"/>
      </w:r>
      <w:r w:rsidR="003665DF">
        <w:rPr>
          <w:rFonts w:ascii="Times New Roman" w:eastAsia="Times New Roman" w:hAnsi="Times New Roman" w:cs="Times New Roman"/>
          <w:noProof/>
          <w:color w:val="000000"/>
        </w:rPr>
        <w:t>(Menge, 199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w:t>
      </w:r>
      <w:proofErr w:type="spellStart"/>
      <w:r w:rsidR="00997F39">
        <w:rPr>
          <w:rFonts w:ascii="Times New Roman" w:eastAsia="Times New Roman" w:hAnsi="Times New Roman" w:cs="Times New Roman"/>
          <w:color w:val="000000"/>
        </w:rPr>
        <w:t>meso</w:t>
      </w:r>
      <w:proofErr w:type="spellEnd"/>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scale variation in allochthonous nutrients 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nutrients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9C2088B" w14:textId="77777777" w:rsidR="00237ED0" w:rsidRDefault="00237ED0" w:rsidP="00BC463D">
      <w:pPr>
        <w:pBdr>
          <w:top w:val="nil"/>
          <w:left w:val="nil"/>
          <w:bottom w:val="nil"/>
          <w:right w:val="nil"/>
          <w:between w:val="nil"/>
        </w:pBdr>
        <w:spacing w:line="480" w:lineRule="auto"/>
        <w:rPr>
          <w:rFonts w:ascii="Times New Roman" w:eastAsia="Times New Roman" w:hAnsi="Times New Roman" w:cs="Times New Roman"/>
          <w:color w:val="000000"/>
        </w:rPr>
      </w:pPr>
    </w:p>
    <w:p w14:paraId="387151BE" w14:textId="144A6754" w:rsidR="002C320F" w:rsidRDefault="00AD64D7" w:rsidP="002C320F">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shallow</w:t>
      </w:r>
      <w:r w:rsidR="00E6472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 xml:space="preserve">reef </w:t>
      </w:r>
      <w:r w:rsidR="009B4C2B">
        <w:rPr>
          <w:rFonts w:ascii="Times New Roman" w:eastAsia="Times New Roman" w:hAnsi="Times New Roman" w:cs="Times New Roman"/>
          <w:color w:val="000000"/>
        </w:rPr>
        <w:lastRenderedPageBreak/>
        <w:t>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 (</w:t>
      </w:r>
      <w:r w:rsidR="00A36A0B" w:rsidRPr="009569DD">
        <w:rPr>
          <w:rFonts w:ascii="Times New Roman" w:eastAsia="Times New Roman" w:hAnsi="Times New Roman" w:cs="Times New Roman"/>
          <w:color w:val="000000"/>
          <w:highlight w:val="yellow"/>
        </w:rPr>
        <w:t>CITE</w:t>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xml:space="preserve">– better segue here </w:t>
      </w:r>
      <w:r w:rsidR="002C320F">
        <w:rPr>
          <w:rFonts w:ascii="Times New Roman" w:eastAsia="Times New Roman" w:hAnsi="Times New Roman" w:cs="Times New Roman"/>
          <w:color w:val="000000"/>
          <w:highlight w:val="yellow"/>
        </w:rPr>
        <w:t>–</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may benefit from these excretions directly as a source of nitrogen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These kelps</w:t>
      </w:r>
      <w:r w:rsidR="002C320F">
        <w:rPr>
          <w:rFonts w:ascii="Times New Roman" w:eastAsia="Times New Roman" w:hAnsi="Times New Roman" w:cs="Times New Roman"/>
          <w:color w:val="000000"/>
        </w:rPr>
        <w:t xml:space="preserve">, which comprise </w:t>
      </w:r>
      <w:r w:rsidR="002C320F">
        <w:rPr>
          <w:rFonts w:ascii="Times New Roman" w:eastAsia="Times New Roman" w:hAnsi="Times New Roman" w:cs="Times New Roman"/>
          <w:color w:val="000000"/>
        </w:rPr>
        <w:t>giant kelp (</w:t>
      </w:r>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color w:val="000000"/>
        </w:rPr>
        <w:t>pyrifera</w:t>
      </w:r>
      <w:proofErr w:type="spellEnd"/>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 xml:space="preserve">also affect seawater hydrodynamics and physical composition, both slowing flow within forests and creating a gradient of carbon content, pH, alkalinity, and oxygen </w:t>
      </w:r>
      <w:r w:rsidR="002C320F" w:rsidRPr="00A01D2A">
        <w:rPr>
          <w:rFonts w:ascii="Times New Roman" w:eastAsia="Times New Roman" w:hAnsi="Times New Roman" w:cs="Times New Roman"/>
          <w:color w:val="000000"/>
          <w:highlight w:val="yellow"/>
        </w:rPr>
        <w:t>(</w:t>
      </w:r>
      <w:proofErr w:type="spellStart"/>
      <w:r w:rsidR="002C320F" w:rsidRPr="00A01D2A">
        <w:rPr>
          <w:rFonts w:ascii="Times New Roman" w:eastAsia="Times New Roman" w:hAnsi="Times New Roman" w:cs="Times New Roman"/>
          <w:color w:val="000000"/>
          <w:highlight w:val="yellow"/>
        </w:rPr>
        <w:t>Traiger</w:t>
      </w:r>
      <w:proofErr w:type="spellEnd"/>
      <w:r w:rsidR="002C320F" w:rsidRPr="00A01D2A">
        <w:rPr>
          <w:rFonts w:ascii="Times New Roman" w:eastAsia="Times New Roman" w:hAnsi="Times New Roman" w:cs="Times New Roman"/>
          <w:color w:val="000000"/>
          <w:highlight w:val="yellow"/>
        </w:rPr>
        <w:t xml:space="preserve"> 2022???).</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74567C3F" w14:textId="14CB8802" w:rsidR="00397B9C" w:rsidRPr="004E5C73" w:rsidRDefault="00D57AB2" w:rsidP="009569DD">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w:t>
      </w:r>
      <w:proofErr w:type="spellStart"/>
      <w:r>
        <w:rPr>
          <w:rFonts w:ascii="Times New Roman" w:eastAsia="Times New Roman" w:hAnsi="Times New Roman" w:cs="Times New Roman"/>
          <w:color w:val="000000"/>
        </w:rPr>
        <w:t>meso</w:t>
      </w:r>
      <w:proofErr w:type="spellEnd"/>
      <w:r w:rsidR="00437D27">
        <w:rPr>
          <w:rFonts w:ascii="Times New Roman" w:eastAsia="Times New Roman" w:hAnsi="Times New Roman" w:cs="Times New Roman"/>
          <w:color w:val="000000"/>
        </w:rPr>
        <w:t>-</w:t>
      </w:r>
      <w:r>
        <w:rPr>
          <w:rFonts w:ascii="Times New Roman" w:eastAsia="Times New Roman" w:hAnsi="Times New Roman" w:cs="Times New Roman"/>
          <w:color w:val="000000"/>
        </w:rPr>
        <w:t>, small-</w:t>
      </w:r>
      <w:r w:rsidR="00437D27">
        <w:rPr>
          <w:rFonts w:ascii="Times New Roman" w:eastAsia="Times New Roman" w:hAnsi="Times New Roman" w:cs="Times New Roman"/>
          <w:color w:val="000000"/>
        </w:rPr>
        <w:t>, and fine-</w:t>
      </w:r>
      <w:r>
        <w:rPr>
          <w:rFonts w:ascii="Times New Roman" w:eastAsia="Times New Roman" w:hAnsi="Times New Roman" w:cs="Times New Roman"/>
          <w:color w:val="000000"/>
        </w:rPr>
        <w:t xml:space="preserve">scale variability in a wave-exposed, high flow upwelling temperate system: </w:t>
      </w:r>
      <w:commentRangeStart w:id="14"/>
      <w:r w:rsidR="002D40ED" w:rsidRPr="002D40ED">
        <w:rPr>
          <w:rFonts w:ascii="Times New Roman" w:eastAsia="Times New Roman" w:hAnsi="Times New Roman" w:cs="Times New Roman"/>
          <w:color w:val="000000"/>
        </w:rPr>
        <w:t>Barkley Sound</w:t>
      </w:r>
      <w:commentRangeEnd w:id="14"/>
      <w:r w:rsidR="002D40ED">
        <w:rPr>
          <w:rFonts w:ascii="Times New Roman" w:eastAsia="Times New Roman" w:hAnsi="Times New Roman" w:cs="Times New Roman"/>
          <w:color w:val="000000"/>
        </w:rPr>
        <w:t xml:space="preserve">, </w:t>
      </w:r>
      <w:r w:rsidR="002D40ED">
        <w:commentReference w:id="14"/>
      </w:r>
      <w:r>
        <w:rPr>
          <w:rFonts w:ascii="Times New Roman" w:eastAsia="Times New Roman" w:hAnsi="Times New Roman" w:cs="Times New Roman"/>
          <w:color w:val="000000"/>
        </w:rPr>
        <w:t xml:space="preserve">Canada. This region is located 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w:t>
      </w:r>
      <w:r w:rsidR="00066613" w:rsidRPr="00DE151A">
        <w:rPr>
          <w:rFonts w:ascii="Times New Roman" w:eastAsia="Times New Roman" w:hAnsi="Times New Roman" w:cs="Times New Roman"/>
          <w:color w:val="000000"/>
          <w:highlight w:val="yellow"/>
        </w:rPr>
        <w:t xml:space="preserve">Due to the proximity of the </w:t>
      </w:r>
      <w:proofErr w:type="spellStart"/>
      <w:r w:rsidR="00066613" w:rsidRPr="00DE151A">
        <w:rPr>
          <w:rFonts w:ascii="Times New Roman" w:eastAsia="Times New Roman" w:hAnsi="Times New Roman" w:cs="Times New Roman"/>
          <w:color w:val="000000"/>
          <w:highlight w:val="yellow"/>
        </w:rPr>
        <w:t>Bamfield</w:t>
      </w:r>
      <w:proofErr w:type="spellEnd"/>
      <w:r w:rsidR="00066613" w:rsidRPr="00DE151A">
        <w:rPr>
          <w:rFonts w:ascii="Times New Roman" w:eastAsia="Times New Roman" w:hAnsi="Times New Roman" w:cs="Times New Roman"/>
          <w:color w:val="000000"/>
          <w:highlight w:val="yellow"/>
        </w:rPr>
        <w:t xml:space="preserve"> Marine Science Centre, this region has been </w:t>
      </w:r>
      <w:r w:rsidR="00DE151A" w:rsidRPr="00DE151A">
        <w:rPr>
          <w:rFonts w:ascii="Times New Roman" w:eastAsia="Times New Roman" w:hAnsi="Times New Roman" w:cs="Times New Roman"/>
          <w:color w:val="000000"/>
          <w:highlight w:val="yellow"/>
        </w:rPr>
        <w:t xml:space="preserve">used throughout time to identify ecosystem dynamics,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 xml:space="preserve"> </w:t>
      </w:r>
      <w:proofErr w:type="spellStart"/>
      <w:r w:rsidR="00DE151A" w:rsidRPr="00DE151A">
        <w:rPr>
          <w:rFonts w:ascii="Times New Roman" w:eastAsia="Times New Roman" w:hAnsi="Times New Roman" w:cs="Times New Roman"/>
          <w:color w:val="000000"/>
          <w:highlight w:val="yellow"/>
        </w:rPr>
        <w:t>etc</w:t>
      </w:r>
      <w:proofErr w:type="spellEnd"/>
      <w:r w:rsidR="00DE151A" w:rsidRPr="00DE151A">
        <w:rPr>
          <w:rFonts w:ascii="Times New Roman" w:eastAsia="Times New Roman" w:hAnsi="Times New Roman" w:cs="Times New Roman"/>
          <w:color w:val="000000"/>
          <w:highlight w:val="yellow"/>
        </w:rPr>
        <w:t>….</w:t>
      </w:r>
      <w:r w:rsidR="00DE151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ternal sources of nutrients are delivered via upwelling in the </w:t>
      </w:r>
      <w:r w:rsidRPr="007C0A44">
        <w:rPr>
          <w:rFonts w:ascii="Times New Roman" w:eastAsia="Times New Roman" w:hAnsi="Times New Roman" w:cs="Times New Roman"/>
          <w:color w:val="000000"/>
          <w:highlight w:val="yellow"/>
        </w:rPr>
        <w:t>spring and early</w:t>
      </w:r>
      <w:r w:rsidR="009569DD" w:rsidRPr="007C0A44">
        <w:rPr>
          <w:rFonts w:ascii="Times New Roman" w:eastAsia="Times New Roman" w:hAnsi="Times New Roman" w:cs="Times New Roman"/>
          <w:color w:val="000000"/>
          <w:highlight w:val="yellow"/>
        </w:rPr>
        <w:t xml:space="preserve"> </w:t>
      </w:r>
      <w:r w:rsidRPr="007C0A44">
        <w:rPr>
          <w:rFonts w:ascii="Times New Roman" w:eastAsia="Times New Roman" w:hAnsi="Times New Roman" w:cs="Times New Roman"/>
          <w:color w:val="000000"/>
          <w:highlight w:val="yellow"/>
        </w:rPr>
        <w:t>summer</w:t>
      </w:r>
      <w:r w:rsidR="007C0A44" w:rsidRPr="007C0A44">
        <w:rPr>
          <w:rFonts w:ascii="Times New Roman" w:eastAsia="Times New Roman" w:hAnsi="Times New Roman" w:cs="Times New Roman"/>
          <w:color w:val="000000"/>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in the winter and spring</w:t>
      </w:r>
      <w:r w:rsidR="007C0A44">
        <w:rPr>
          <w:rFonts w:ascii="Times New Roman" w:eastAsia="Times New Roman" w:hAnsi="Times New Roman" w:cs="Times New Roman"/>
          <w:color w:val="000000"/>
        </w:rPr>
        <w:t xml:space="preserve"> </w:t>
      </w:r>
      <w:r w:rsidR="007C0A44">
        <w:rPr>
          <w:rFonts w:ascii="Times New Roman" w:eastAsia="Times New Roman" w:hAnsi="Times New Roman" w:cs="Times New Roman"/>
          <w:color w:val="000000"/>
        </w:rPr>
        <w:fldChar w:fldCharType="begin"/>
      </w:r>
      <w:r w:rsidR="007C0A44">
        <w:rPr>
          <w:rFonts w:ascii="Times New Roman" w:eastAsia="Times New Roman" w:hAnsi="Times New Roman" w:cs="Times New Roman"/>
          <w:color w:val="000000"/>
        </w:rPr>
        <w:instrText xml:space="preserve"> ADDIN ZOTERO_ITEM CSL_CITATION {"citationID":"CSSvvS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7C0A44">
        <w:rPr>
          <w:rFonts w:ascii="Times New Roman" w:eastAsia="Times New Roman" w:hAnsi="Times New Roman" w:cs="Times New Roman"/>
          <w:color w:val="000000"/>
        </w:rPr>
        <w:fldChar w:fldCharType="separate"/>
      </w:r>
      <w:r w:rsidR="007C0A44">
        <w:rPr>
          <w:rFonts w:ascii="Times New Roman" w:eastAsia="Times New Roman" w:hAnsi="Times New Roman" w:cs="Times New Roman"/>
          <w:noProof/>
          <w:color w:val="000000"/>
        </w:rPr>
        <w:t>(Pawlowicz, 2017)</w:t>
      </w:r>
      <w:r w:rsidR="007C0A44">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contributing to both spatial and temporal variation in </w:t>
      </w:r>
      <w:r>
        <w:rPr>
          <w:rFonts w:ascii="Times New Roman" w:eastAsia="Times New Roman" w:hAnsi="Times New Roman" w:cs="Times New Roman"/>
          <w:color w:val="000000"/>
        </w:rPr>
        <w:lastRenderedPageBreak/>
        <w:t xml:space="preserve">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specifically set out to test </w:t>
      </w:r>
      <w:r w:rsidR="00437D27">
        <w:rPr>
          <w:rFonts w:ascii="Times New Roman" w:eastAsia="Times New Roman" w:hAnsi="Times New Roman" w:cs="Times New Roman"/>
          <w:color w:val="000000"/>
        </w:rPr>
        <w:t>the extent of</w:t>
      </w:r>
      <w:r w:rsidR="00E34FA8">
        <w:rPr>
          <w:rFonts w:ascii="Times New Roman" w:eastAsia="Times New Roman" w:hAnsi="Times New Roman" w:cs="Times New Roman"/>
          <w:color w:val="000000"/>
        </w:rPr>
        <w:t xml:space="preserv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variability.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Due to this region’s external nutrient sources and high flow, CND would not be expected to contribute substantially to small- and fine-scale nutrient variability,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w:t>
      </w:r>
      <w:commentRangeStart w:id="15"/>
      <w:r w:rsidR="00E34FA8">
        <w:rPr>
          <w:rFonts w:ascii="Times New Roman" w:eastAsia="Times New Roman" w:hAnsi="Times New Roman" w:cs="Times New Roman"/>
          <w:color w:val="000000"/>
        </w:rPr>
        <w:t>detectable</w:t>
      </w:r>
      <w:commentRangeEnd w:id="15"/>
      <w:r w:rsidR="00B62EEA">
        <w:rPr>
          <w:rStyle w:val="CommentReference"/>
        </w:rPr>
        <w:commentReference w:id="15"/>
      </w:r>
      <w:r w:rsidR="00E34FA8">
        <w:rPr>
          <w:rFonts w:ascii="Times New Roman" w:eastAsia="Times New Roman" w:hAnsi="Times New Roman" w:cs="Times New Roman"/>
          <w:color w:val="000000"/>
        </w:rPr>
        <w:t xml:space="preserve">. </w:t>
      </w:r>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A565E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16"/>
        </w:sdtContent>
      </w:sdt>
      <w:sdt>
        <w:sdtPr>
          <w:tag w:val="goog_rdk_2"/>
          <w:id w:val="782848915"/>
        </w:sdtPr>
        <w:sdtContent>
          <w:commentRangeStart w:id="17"/>
        </w:sdtContent>
      </w:sdt>
      <w:sdt>
        <w:sdtPr>
          <w:tag w:val="goog_rdk_3"/>
          <w:id w:val="-1787574049"/>
        </w:sdtPr>
        <w:sdtContent>
          <w:commentRangeStart w:id="18"/>
          <w:commentRangeStart w:id="19"/>
        </w:sdtContent>
      </w:sdt>
      <w:r w:rsidR="00F76C68">
        <w:rPr>
          <w:rFonts w:ascii="Times New Roman" w:eastAsia="Times New Roman" w:hAnsi="Times New Roman" w:cs="Times New Roman"/>
          <w:color w:val="000000"/>
        </w:rPr>
        <w:t xml:space="preserve">Nutrients </w:t>
      </w:r>
      <w:commentRangeEnd w:id="16"/>
      <w:r w:rsidR="00F76C68">
        <w:commentReference w:id="16"/>
      </w:r>
      <w:commentRangeEnd w:id="17"/>
      <w:r w:rsidR="00F76C68">
        <w:commentReference w:id="17"/>
      </w:r>
      <w:commentRangeEnd w:id="19"/>
      <w:r w:rsidR="00F76C68">
        <w:commentReference w:id="19"/>
      </w:r>
      <w:commentRangeEnd w:id="18"/>
      <w:r w:rsidR="00DE493D">
        <w:rPr>
          <w:rStyle w:val="CommentReference"/>
        </w:rPr>
        <w:commentReference w:id="18"/>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4C6BD88" w:rsidR="00BC463D" w:rsidRPr="00066613" w:rsidRDefault="00BC463D" w:rsidP="00066613">
      <w:pPr>
        <w:numPr>
          <w:ilvl w:val="1"/>
          <w:numId w:val="6"/>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r w:rsidR="002D40ED" w:rsidRPr="002D40ED">
        <w:t xml:space="preserve"> </w:t>
      </w:r>
      <w:commentRangeStart w:id="20"/>
      <w:sdt>
        <w:sdtPr>
          <w:tag w:val="goog_rdk_12"/>
          <w:id w:val="1362249474"/>
        </w:sdtPr>
        <w:sdtContent>
          <w:commentRangeStart w:id="21"/>
        </w:sdtContent>
      </w:sdt>
      <w:r w:rsidR="002D40ED">
        <w:rPr>
          <w:rFonts w:ascii="Times New Roman" w:eastAsia="Times New Roman" w:hAnsi="Times New Roman" w:cs="Times New Roman"/>
          <w:color w:val="000000"/>
        </w:rPr>
        <w:t>important</w:t>
      </w:r>
      <w:commentRangeEnd w:id="20"/>
      <w:r w:rsidR="002D40ED">
        <w:commentReference w:id="20"/>
      </w:r>
      <w:commentRangeEnd w:id="21"/>
      <w:r w:rsidR="002D40ED">
        <w:commentReference w:id="21"/>
      </w:r>
      <w:r w:rsidR="002D40ED">
        <w:rPr>
          <w:rFonts w:ascii="Times New Roman" w:eastAsia="Times New Roman" w:hAnsi="Times New Roman" w:cs="Times New Roman"/>
          <w:color w:val="000000"/>
        </w:rPr>
        <w:t>!</w:t>
      </w:r>
      <w:commentRangeStart w:id="22"/>
      <w:commentRangeEnd w:id="22"/>
      <w:r w:rsidR="002D40ED">
        <w:commentReference w:id="22"/>
      </w:r>
      <w:commentRangeStart w:id="23"/>
      <w:commentRangeEnd w:id="23"/>
      <w:r w:rsidR="002D40ED">
        <w:commentReference w:id="23"/>
      </w:r>
    </w:p>
    <w:p w14:paraId="0E712764" w14:textId="07850AF9" w:rsidR="004317DC" w:rsidRPr="00BC463D" w:rsidRDefault="00A565ED"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48D35EA8" w14:textId="77777777" w:rsidR="002D40ED" w:rsidRDefault="00F76C68"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All vary in space + time</w:t>
      </w:r>
    </w:p>
    <w:p w14:paraId="7C1A37B4" w14:textId="77777777" w:rsidR="002D40ED" w:rsidRDefault="002D40ED" w:rsidP="002D40E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p>
    <w:p w14:paraId="27F76D8E" w14:textId="14D7E529" w:rsidR="002D40ED" w:rsidRPr="002D40ED" w:rsidRDefault="002D40ED" w:rsidP="002D40ED">
      <w:pPr>
        <w:pStyle w:val="ListParagraph"/>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Biotic</w:t>
      </w:r>
      <w:commentRangeStart w:id="24"/>
      <w:commentRangeEnd w:id="24"/>
      <w:r>
        <w:commentReference w:id="24"/>
      </w:r>
      <w:commentRangeStart w:id="25"/>
      <w:commentRangeEnd w:id="25"/>
      <w:r>
        <w:commentReference w:id="25"/>
      </w:r>
      <w:commentRangeStart w:id="26"/>
      <w:commentRangeEnd w:id="26"/>
      <w:r>
        <w:commentReference w:id="26"/>
      </w:r>
      <w:commentRangeStart w:id="27"/>
      <w:commentRangeEnd w:id="27"/>
      <w:r>
        <w:commentReference w:id="27"/>
      </w:r>
      <w:commentRangeStart w:id="28"/>
      <w:commentRangeEnd w:id="28"/>
      <w:r>
        <w:commentReference w:id="28"/>
      </w:r>
      <w:r w:rsidRPr="002D40ED">
        <w:rPr>
          <w:rFonts w:ascii="Times New Roman" w:eastAsia="Times New Roman" w:hAnsi="Times New Roman" w:cs="Times New Roman"/>
          <w:color w:val="000000"/>
        </w:rPr>
        <w:t xml:space="preserve">/internal/regenerative examples? </w:t>
      </w:r>
    </w:p>
    <w:p w14:paraId="0B9B2D7D" w14:textId="53DFAE97" w:rsidR="00F76C68" w:rsidRPr="002D40ED" w:rsidRDefault="00F76C68" w:rsidP="00D51B90">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2D40ED">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3A15C51" w14:textId="77777777" w:rsidR="002D40ED" w:rsidRDefault="002D40ED" w:rsidP="002D40E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commentRangeStart w:id="29"/>
      <w:commentRangeEnd w:id="29"/>
      <w:r>
        <w:commentReference w:id="29"/>
      </w:r>
    </w:p>
    <w:p w14:paraId="38B98610" w14:textId="77777777" w:rsidR="00F76C68" w:rsidRDefault="00A565E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30"/>
        </w:sdtContent>
      </w:sdt>
      <w:sdt>
        <w:sdtPr>
          <w:tag w:val="goog_rdk_33"/>
          <w:id w:val="118804574"/>
        </w:sdtPr>
        <w:sdtContent>
          <w:commentRangeStart w:id="31"/>
        </w:sdtContent>
      </w:sdt>
      <w:sdt>
        <w:sdtPr>
          <w:tag w:val="goog_rdk_34"/>
          <w:id w:val="21209746"/>
        </w:sdtPr>
        <w:sdtContent>
          <w:commentRangeStart w:id="32"/>
        </w:sdtContent>
      </w:sdt>
      <w:sdt>
        <w:sdtPr>
          <w:tag w:val="goog_rdk_35"/>
          <w:id w:val="194354813"/>
        </w:sdtPr>
        <w:sdtContent>
          <w:commentRangeStart w:id="33"/>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34"/>
        </w:sdtContent>
      </w:sdt>
      <w:r w:rsidR="00F76C68">
        <w:rPr>
          <w:rFonts w:ascii="Times New Roman" w:eastAsia="Times New Roman" w:hAnsi="Times New Roman" w:cs="Times New Roman"/>
          <w:color w:val="000000"/>
        </w:rPr>
        <w:t>kelp forests and rocky reefs?</w:t>
      </w:r>
      <w:commentRangeEnd w:id="34"/>
      <w:r w:rsidR="00F76C68">
        <w:commentReference w:id="34"/>
      </w:r>
      <w:commentRangeEnd w:id="30"/>
      <w:r w:rsidR="00F76C68">
        <w:commentReference w:id="30"/>
      </w:r>
      <w:commentRangeEnd w:id="31"/>
      <w:r w:rsidR="00F76C68">
        <w:commentReference w:id="31"/>
      </w:r>
      <w:commentRangeEnd w:id="32"/>
      <w:r w:rsidR="00F76C68">
        <w:commentReference w:id="32"/>
      </w:r>
      <w:commentRangeEnd w:id="33"/>
      <w:r w:rsidR="00F76C68">
        <w:commentReference w:id="33"/>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35" w:name="_heading=h.whp77j9e8x7r" w:colFirst="0" w:colLast="0"/>
      <w:bookmarkEnd w:id="35"/>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6" w:name="_heading=h.o67o6sfzfhz1" w:colFirst="0" w:colLast="0"/>
      <w:bookmarkEnd w:id="36"/>
      <w:r>
        <w:rPr>
          <w:rFonts w:ascii="Times New Roman" w:eastAsia="Times New Roman" w:hAnsi="Times New Roman" w:cs="Times New Roman"/>
        </w:rPr>
        <w:t>intro experiment and set up hypothesis/questions</w:t>
      </w:r>
    </w:p>
    <w:p w14:paraId="48B19140" w14:textId="33D1FC29"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37" w:name="_heading=h.tsko70txcpip" w:colFirst="0" w:colLast="0"/>
      <w:bookmarkEnd w:id="37"/>
      <w:r>
        <w:rPr>
          <w:rFonts w:ascii="Times New Roman" w:eastAsia="Times New Roman" w:hAnsi="Times New Roman" w:cs="Times New Roman"/>
        </w:rPr>
        <w:t>end on a really killer hook!</w:t>
      </w:r>
    </w:p>
    <w:p w14:paraId="19C38FD5" w14:textId="7E71972C"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p>
    <w:p w14:paraId="66C1670C" w14:textId="55D95619" w:rsidR="00B01287" w:rsidRDefault="00B01287"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Graveyard:</w:t>
      </w:r>
    </w:p>
    <w:p w14:paraId="0DC8D2F4" w14:textId="75D5BA5B" w:rsidR="00B01287" w:rsidRDefault="00B01287"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Biologically important nutrient variation can arise from both external and internal sources across scales of magnitude. Wind-driven upwelling of deep, nutrient rich water drives large-scale regional and continental spatial patterns which can moderate plant-herbivore interac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c7CvPFle","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ellers et al.,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Nutrient delivery can also vary seasonally; both upwelling and freshwater run-off vary with weather condit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XLt4daXC","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awlowicz,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Variation doesn’t just arise from abiotic sources, though.</w:t>
      </w:r>
    </w:p>
    <w:p w14:paraId="235B3650" w14:textId="7D3F5B46" w:rsidR="00F33E40" w:rsidRDefault="00F33E40" w:rsidP="00B01287">
      <w:pPr>
        <w:pBdr>
          <w:top w:val="nil"/>
          <w:left w:val="nil"/>
          <w:bottom w:val="nil"/>
          <w:right w:val="nil"/>
          <w:between w:val="nil"/>
        </w:pBdr>
        <w:spacing w:line="480" w:lineRule="auto"/>
        <w:rPr>
          <w:rFonts w:ascii="Times New Roman" w:eastAsia="Times New Roman" w:hAnsi="Times New Roman" w:cs="Times New Roman"/>
        </w:rPr>
      </w:pPr>
    </w:p>
    <w:p w14:paraId="029D7FD3" w14:textId="4805960B" w:rsidR="00F33E40" w:rsidRDefault="00F33E40" w:rsidP="00B01287">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sidR="00BC1B34">
        <w:rPr>
          <w:rFonts w:ascii="Times New Roman" w:eastAsia="Times New Roman" w:hAnsi="Times New Roman" w:cs="Times New Roman"/>
          <w:color w:val="000000"/>
        </w:rPr>
        <w:instrText xml:space="preserve"> ADDIN ZOTERO_ITEM CSL_CITATION {"citationID":"ppYJVIEc","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Pr="00F33E40">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in some cases bottom-up effects are difficult to detect, and top-down effects contribute more to ecosystem structure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195A0136" w14:textId="2CED2699"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p>
    <w:p w14:paraId="20EE74FB" w14:textId="770A79E7" w:rsidR="00134966" w:rsidRDefault="00134966" w:rsidP="00B01287">
      <w:p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color w:val="000000"/>
        </w:rPr>
        <w:t xml:space="preserve">Nutrient regeneration by animals through a process termed consumer-mediated nutrient dynamics (CND) can contribute substantially to variation in nutrient availability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aeIYztj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geier et al., 201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lastRenderedPageBreak/>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commentRangeStart w:id="38"/>
      <w:r w:rsidRPr="00EB3BC7">
        <w:rPr>
          <w:rFonts w:ascii="Times New Roman" w:hAnsi="Times New Roman" w:cs="Times New Roman"/>
          <w:b/>
          <w:lang w:val="en-CA"/>
        </w:rPr>
        <w:t>Methods</w:t>
      </w:r>
      <w:commentRangeEnd w:id="38"/>
      <w:r w:rsidR="00F92D6E">
        <w:rPr>
          <w:rStyle w:val="CommentReference"/>
        </w:rPr>
        <w:commentReference w:id="38"/>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39"/>
      <w:r>
        <w:rPr>
          <w:rFonts w:ascii="Times New Roman" w:hAnsi="Times New Roman" w:cs="Times New Roman"/>
          <w:lang w:val="en-CA"/>
        </w:rPr>
        <w:t xml:space="preserve">Figure </w:t>
      </w:r>
      <w:r w:rsidR="0011523B">
        <w:rPr>
          <w:rFonts w:ascii="Times New Roman" w:hAnsi="Times New Roman" w:cs="Times New Roman"/>
          <w:lang w:val="en-CA"/>
        </w:rPr>
        <w:t>1</w:t>
      </w:r>
      <w:commentRangeEnd w:id="39"/>
      <w:r>
        <w:rPr>
          <w:rStyle w:val="CommentReference"/>
        </w:rPr>
        <w:commentReference w:id="39"/>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40"/>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40"/>
      <w:r>
        <w:rPr>
          <w:rStyle w:val="CommentReference"/>
        </w:rPr>
        <w:commentReference w:id="40"/>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41"/>
      <w:r>
        <w:rPr>
          <w:rFonts w:ascii="Times New Roman" w:hAnsi="Times New Roman" w:cs="Times New Roman"/>
          <w:lang w:val="en-CA"/>
        </w:rPr>
        <w:t>Table 3</w:t>
      </w:r>
      <w:commentRangeEnd w:id="41"/>
      <w:r>
        <w:rPr>
          <w:rStyle w:val="CommentReference"/>
        </w:rPr>
        <w:commentReference w:id="41"/>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42"/>
      <w:r w:rsidR="008E0F38">
        <w:rPr>
          <w:rFonts w:ascii="Times New Roman" w:hAnsi="Times New Roman" w:cs="Times New Roman"/>
          <w:lang w:val="en-CA"/>
        </w:rPr>
        <w:t>May 28, 2021</w:t>
      </w:r>
      <w:commentRangeEnd w:id="42"/>
      <w:r w:rsidR="008E0F38">
        <w:rPr>
          <w:rStyle w:val="CommentReference"/>
        </w:rPr>
        <w:commentReference w:id="42"/>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43"/>
      <w:r w:rsidR="00690DD3">
        <w:rPr>
          <w:rFonts w:ascii="Times New Roman" w:hAnsi="Times New Roman" w:cs="Times New Roman"/>
          <w:lang w:val="en-CA"/>
        </w:rPr>
        <w:t xml:space="preserve">For </w:t>
      </w:r>
      <w:commentRangeEnd w:id="43"/>
      <w:r w:rsidR="00997D69">
        <w:rPr>
          <w:rStyle w:val="CommentReference"/>
        </w:rPr>
        <w:commentReference w:id="43"/>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44"/>
      <w:r>
        <w:rPr>
          <w:rFonts w:ascii="Times New Roman" w:hAnsi="Times New Roman" w:cs="Times New Roman"/>
          <w:lang w:val="en-CA"/>
        </w:rPr>
        <w:t xml:space="preserve">For </w:t>
      </w:r>
      <w:commentRangeEnd w:id="44"/>
      <w:r w:rsidR="00173964">
        <w:rPr>
          <w:rStyle w:val="CommentReference"/>
        </w:rPr>
        <w:commentReference w:id="44"/>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423237E8"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0DC6D553" w14:textId="2BB749E0" w:rsidR="00263F14" w:rsidRPr="0064532D" w:rsidRDefault="00EC101B" w:rsidP="00EB3BC7">
      <w:pPr>
        <w:spacing w:line="480" w:lineRule="auto"/>
        <w:rPr>
          <w:rFonts w:ascii="Times New Roman" w:hAnsi="Times New Roman" w:cs="Times New Roman"/>
          <w:lang w:val="en-CA"/>
        </w:rPr>
      </w:pPr>
      <w:r>
        <w:rPr>
          <w:rFonts w:ascii="Times New Roman" w:hAnsi="Times New Roman" w:cs="Times New Roman"/>
        </w:rPr>
        <w:t xml:space="preserve"> </w:t>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ieran" w:date="2024-01-25T14:48:00Z" w:initials="">
    <w:p w14:paraId="3EE86F2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hit 'hard' here if you want. something like, </w:t>
      </w:r>
    </w:p>
    <w:p w14:paraId="75FDC1A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p>
    <w:p w14:paraId="22FBE9C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within temperate ecosystems are lacking/limited. </w:t>
      </w:r>
    </w:p>
    <w:p w14:paraId="35437E23"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OR</w:t>
      </w:r>
    </w:p>
    <w:p w14:paraId="794AC334"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t, examinations of CNC as a driver of --- within temperate ecosystems are lacking/limited.</w:t>
      </w:r>
    </w:p>
  </w:comment>
  <w:comment w:id="1" w:author="Kieran" w:date="2024-01-25T14:49:00Z" w:initials="">
    <w:p w14:paraId="442F8E7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especially as variability could been so many things so the second option above would also set the stage for what you are looking into</w:t>
      </w:r>
    </w:p>
  </w:comment>
  <w:comment w:id="2" w:author="Kieran" w:date="2024-01-25T14:52:00Z" w:initials="">
    <w:p w14:paraId="31E7A7AD"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 option here: (no pressure to switch it): Exploring/Examining fine scale ... was only possible under low flow conditions. Our results...</w:t>
      </w:r>
    </w:p>
  </w:comment>
  <w:comment w:id="3" w:author="Kieran" w:date="2024-01-25T14:58:00Z" w:initials="">
    <w:p w14:paraId="3EDC99D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the start of the abstract sets up that this hasn't been examined more so </w:t>
      </w:r>
      <w:proofErr w:type="spellStart"/>
      <w:r>
        <w:rPr>
          <w:rFonts w:ascii="Arial" w:eastAsia="Arial" w:hAnsi="Arial" w:cs="Arial"/>
          <w:color w:val="000000"/>
          <w:sz w:val="22"/>
          <w:szCs w:val="22"/>
        </w:rPr>
        <w:t>then</w:t>
      </w:r>
      <w:proofErr w:type="spellEnd"/>
      <w:r>
        <w:rPr>
          <w:rFonts w:ascii="Arial" w:eastAsia="Arial" w:hAnsi="Arial" w:cs="Arial"/>
          <w:color w:val="000000"/>
          <w:sz w:val="22"/>
          <w:szCs w:val="22"/>
        </w:rPr>
        <w:t xml:space="preserve"> it's been assumed to not be a thing. </w:t>
      </w:r>
      <w:proofErr w:type="gramStart"/>
      <w:r>
        <w:rPr>
          <w:rFonts w:ascii="Arial" w:eastAsia="Arial" w:hAnsi="Arial" w:cs="Arial"/>
          <w:color w:val="000000"/>
          <w:sz w:val="22"/>
          <w:szCs w:val="22"/>
        </w:rPr>
        <w:t>So</w:t>
      </w:r>
      <w:proofErr w:type="gramEnd"/>
      <w:r>
        <w:rPr>
          <w:rFonts w:ascii="Arial" w:eastAsia="Arial" w:hAnsi="Arial" w:cs="Arial"/>
          <w:color w:val="000000"/>
          <w:sz w:val="22"/>
          <w:szCs w:val="22"/>
        </w:rPr>
        <w:t xml:space="preserve"> if you want to finish this way you could transition to the front to state that it's assumed to not be a thing, or you could make the final line something like. (putting 'therefore' first will remove starting with an abbreviation)</w:t>
      </w:r>
    </w:p>
    <w:p w14:paraId="30076A0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refore, CNC plays a previously </w:t>
      </w:r>
      <w:proofErr w:type="spellStart"/>
      <w:r>
        <w:rPr>
          <w:rFonts w:ascii="Arial" w:eastAsia="Arial" w:hAnsi="Arial" w:cs="Arial"/>
          <w:color w:val="000000"/>
          <w:sz w:val="22"/>
          <w:szCs w:val="22"/>
        </w:rPr>
        <w:t>unrecongized</w:t>
      </w:r>
      <w:proofErr w:type="spellEnd"/>
      <w:r>
        <w:rPr>
          <w:rFonts w:ascii="Arial" w:eastAsia="Arial" w:hAnsi="Arial" w:cs="Arial"/>
          <w:color w:val="000000"/>
          <w:sz w:val="22"/>
          <w:szCs w:val="22"/>
        </w:rPr>
        <w:t xml:space="preserve"> role in structuring...</w:t>
      </w:r>
    </w:p>
  </w:comment>
  <w:comment w:id="4" w:author="Em Lim" w:date="2024-01-29T12:07:00Z" w:initials="EL">
    <w:p w14:paraId="25602D10" w14:textId="140D21CD" w:rsidR="007C32C3" w:rsidRDefault="007C32C3">
      <w:pPr>
        <w:pStyle w:val="CommentText"/>
      </w:pPr>
      <w:r>
        <w:rPr>
          <w:rStyle w:val="CommentReference"/>
        </w:rPr>
        <w:annotationRef/>
      </w:r>
      <w:r>
        <w:t xml:space="preserve">I’m worried I’m taking too long to get to my point. I could probably combine the first couple paragraphs just to say “nutrient </w:t>
      </w:r>
      <w:proofErr w:type="spellStart"/>
      <w:r>
        <w:t>var</w:t>
      </w:r>
      <w:proofErr w:type="spellEnd"/>
      <w:r>
        <w:t xml:space="preserve"> impacts pp, but we don’t know how important regenerated nutrients are. And we don’t know how important smaller-scale </w:t>
      </w:r>
      <w:proofErr w:type="spellStart"/>
      <w:r>
        <w:t>var</w:t>
      </w:r>
      <w:proofErr w:type="spellEnd"/>
      <w:r>
        <w:t xml:space="preserve"> is.”</w:t>
      </w:r>
    </w:p>
  </w:comment>
  <w:comment w:id="5" w:author="Em Lim" w:date="2024-01-26T11:02:00Z" w:initials="EL">
    <w:p w14:paraId="5E2C9F2D" w14:textId="09759BF5" w:rsidR="00A565ED" w:rsidRDefault="00A565ED">
      <w:pPr>
        <w:pStyle w:val="CommentText"/>
      </w:pPr>
      <w:r>
        <w:rPr>
          <w:rStyle w:val="CommentReference"/>
        </w:rPr>
        <w:annotationRef/>
      </w:r>
      <w:r>
        <w:t xml:space="preserve">The paper that really set up the: nutrient </w:t>
      </w:r>
      <w:r>
        <w:sym w:font="Wingdings" w:char="F0E0"/>
      </w:r>
      <w:r>
        <w:t xml:space="preserve"> pp </w:t>
      </w:r>
      <w:r>
        <w:sym w:font="Wingdings" w:char="F0E0"/>
      </w:r>
      <w:r>
        <w:t xml:space="preserve"> herbivore stuff actually looked at herbivore level stuff, so maybe I don’t want to set up my first paragraph the same way? I’m less looking for proof nutrient </w:t>
      </w:r>
      <w:proofErr w:type="spellStart"/>
      <w:r>
        <w:t>var</w:t>
      </w:r>
      <w:proofErr w:type="spellEnd"/>
      <w:r>
        <w:t xml:space="preserve"> propagates up the food chain, just looking to see whether there is nutrient var!!</w:t>
      </w:r>
    </w:p>
  </w:comment>
  <w:comment w:id="6" w:author="Em Lim" w:date="2024-01-29T15:19:00Z" w:initials="EL">
    <w:p w14:paraId="1DBFD40A" w14:textId="7EAF317C" w:rsidR="001A0C35" w:rsidRDefault="001A0C35">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BC1B34">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7" w:author="Em Lim" w:date="2024-01-29T15:13:00Z" w:initials="EL">
    <w:p w14:paraId="6B957B04" w14:textId="77777777" w:rsidR="00134966" w:rsidRDefault="00134966"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w:t>
      </w:r>
    </w:p>
    <w:p w14:paraId="0AD9DF4D" w14:textId="77777777" w:rsidR="00134966" w:rsidRDefault="00134966">
      <w:pPr>
        <w:pStyle w:val="CommentText"/>
      </w:pPr>
    </w:p>
    <w:p w14:paraId="49B08457" w14:textId="77777777" w:rsidR="00134966" w:rsidRDefault="00134966">
      <w:pPr>
        <w:pStyle w:val="CommentText"/>
      </w:pPr>
    </w:p>
    <w:p w14:paraId="3A1B4790" w14:textId="2A33EA38" w:rsidR="00134966" w:rsidRDefault="00134966">
      <w:pPr>
        <w:pStyle w:val="CommentText"/>
      </w:pPr>
      <w:r>
        <w:t>Alt2:</w:t>
      </w:r>
      <w:r w:rsidRPr="0013496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dentifying the contexts under which bottom-up effects contribute meaningfully to ecosystem structure remains an active area of research </w:t>
      </w:r>
      <w:r w:rsidRPr="00F92DAE">
        <w:rPr>
          <w:rFonts w:ascii="Times New Roman" w:eastAsia="Times New Roman" w:hAnsi="Times New Roman" w:cs="Times New Roman"/>
          <w:color w:val="000000"/>
          <w:highlight w:val="yellow"/>
        </w:rPr>
        <w:t>(CITE)</w:t>
      </w:r>
      <w:r>
        <w:rPr>
          <w:rFonts w:ascii="Times New Roman" w:eastAsia="Times New Roman" w:hAnsi="Times New Roman" w:cs="Times New Roman"/>
          <w:color w:val="000000"/>
        </w:rPr>
        <w:t>. Therefore, elucidating the scale of biologically relevant variation in nutrient availability is the first step towards identifying whether such variation structures primary productivity, and thus propagates up food chains to impact community structure.</w:t>
      </w:r>
    </w:p>
  </w:comment>
  <w:comment w:id="9" w:author="Em Lim" w:date="2024-01-25T10:10:00Z" w:initials="EL">
    <w:p w14:paraId="54389172" w14:textId="77777777" w:rsidR="00134966" w:rsidRPr="002D40ED" w:rsidRDefault="00134966" w:rsidP="00134966">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t xml:space="preserve">Kieran: </w:t>
      </w: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8" w:author="Em Lim" w:date="2024-01-25T10:10:00Z" w:initials="EL">
    <w:p w14:paraId="1930A9BE" w14:textId="77777777" w:rsidR="00134966" w:rsidRPr="002D40ED" w:rsidRDefault="00134966" w:rsidP="00134966">
      <w:pPr>
        <w:widowControl w:val="0"/>
        <w:pBdr>
          <w:top w:val="nil"/>
          <w:left w:val="nil"/>
          <w:bottom w:val="nil"/>
          <w:right w:val="nil"/>
          <w:between w:val="nil"/>
        </w:pBdr>
        <w:rPr>
          <w:rFonts w:ascii="Arial" w:eastAsia="Arial" w:hAnsi="Arial" w:cs="Arial"/>
          <w:color w:val="000000"/>
          <w:sz w:val="22"/>
          <w:szCs w:val="22"/>
        </w:rPr>
      </w:pPr>
      <w:r>
        <w:rPr>
          <w:rStyle w:val="CommentReference"/>
        </w:rPr>
        <w:annotationRef/>
      </w:r>
      <w:r>
        <w:rPr>
          <w:rFonts w:ascii="Arial" w:eastAsia="Arial" w:hAnsi="Arial" w:cs="Arial"/>
          <w:color w:val="000000"/>
          <w:sz w:val="22"/>
          <w:szCs w:val="22"/>
        </w:rPr>
        <w:t>if this paragraph is all ecosystems then just apply this comment to the paragraph below</w:t>
      </w:r>
    </w:p>
  </w:comment>
  <w:comment w:id="10" w:author="Em Lim" w:date="2024-01-29T15:17:00Z" w:initials="EL">
    <w:p w14:paraId="3CF88EF3" w14:textId="23091263" w:rsidR="007B5406" w:rsidRDefault="007B5406">
      <w:pPr>
        <w:pStyle w:val="CommentText"/>
      </w:pPr>
      <w:r>
        <w:rPr>
          <w:rStyle w:val="CommentReference"/>
        </w:rPr>
        <w:annotationRef/>
      </w:r>
      <w:r>
        <w:t xml:space="preserve">restructure to go small </w:t>
      </w:r>
      <w:proofErr w:type="spellStart"/>
      <w:r>
        <w:t>to</w:t>
      </w:r>
      <w:proofErr w:type="spellEnd"/>
      <w:r>
        <w:t xml:space="preserve"> big or big to small</w:t>
      </w:r>
    </w:p>
  </w:comment>
  <w:comment w:id="11" w:author="Em Lim" w:date="2024-01-29T15:19:00Z" w:initials="EL">
    <w:p w14:paraId="7EBEEFB3" w14:textId="2A5DB4B0" w:rsidR="004173D2" w:rsidRDefault="004173D2">
      <w:pPr>
        <w:pStyle w:val="CommentText"/>
      </w:pPr>
      <w:r>
        <w:rPr>
          <w:rStyle w:val="CommentReference"/>
        </w:rPr>
        <w:annotationRef/>
      </w:r>
      <w:r>
        <w:t>I think I like this better here vs at the end of the first paragraph???</w:t>
      </w:r>
    </w:p>
  </w:comment>
  <w:comment w:id="13" w:author="Em Lim" w:date="2024-01-24T10:31:00Z" w:initials="EL">
    <w:p w14:paraId="3E2577ED" w14:textId="242E2A00" w:rsidR="00A565ED" w:rsidRDefault="00A565ED">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14" w:author="Kieran" w:date="2024-01-25T15:40:00Z" w:initials="">
    <w:p w14:paraId="17D80E62"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15" w:author="Em Lim" w:date="2024-01-29T11:53:00Z" w:initials="EL">
    <w:p w14:paraId="6A3BF4C6" w14:textId="423607BF" w:rsidR="00B62EEA" w:rsidRDefault="00B62EEA">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xml:space="preserve">!!!! We literally counted all the inverts and predators at the sites!!!! With the kelp stuff I can ask whether animal abundance was higher with more kelp and ask specifically whether herbivores and predators increased with kelp. </w:t>
      </w:r>
    </w:p>
  </w:comment>
  <w:comment w:id="16" w:author="Em Lim" w:date="2024-01-11T16:09:00Z" w:initials="">
    <w:p w14:paraId="5F1E2E0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17" w:author="Bridget Maher" w:date="2024-01-22T21:12:00Z" w:initials="">
    <w:p w14:paraId="23D96E7C"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19" w:author="Claire Attridge" w:date="2024-01-22T22:56:00Z" w:initials="">
    <w:p w14:paraId="677042A4"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18" w:author="Em Lim" w:date="2024-01-23T10:14:00Z" w:initials="EL">
    <w:p w14:paraId="342A5716" w14:textId="6BAAEBF3" w:rsidR="00A565ED" w:rsidRDefault="00A565ED">
      <w:pPr>
        <w:pStyle w:val="CommentText"/>
      </w:pPr>
      <w:r>
        <w:rPr>
          <w:rStyle w:val="CommentReference"/>
        </w:rPr>
        <w:annotationRef/>
      </w:r>
      <w:r>
        <w:t>Maybe Limnology and Oceanography?</w:t>
      </w:r>
    </w:p>
  </w:comment>
  <w:comment w:id="20" w:author="Kieran" w:date="2024-01-25T15:14:00Z" w:initials="">
    <w:p w14:paraId="2867D4BC"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s this going to be from a marine focus or multiple ecosystems i.e. including terrestrial? Could be worth coming up with a target journal first to help you decided. If it's marine, then you can transition to the temperate research disparity via a line like: However, the understanding of --- is drawn almost entirely from tropical ecosystems, disregarding productive temperate marine ecosystems</w:t>
      </w:r>
    </w:p>
  </w:comment>
  <w:comment w:id="21" w:author="Kieran" w:date="2024-01-25T15:15:00Z" w:initials="">
    <w:p w14:paraId="3258F52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f this paragraph is all ecosystems then just apply this comment to the paragraph below</w:t>
      </w:r>
    </w:p>
  </w:comment>
  <w:comment w:id="22" w:author="Claire Attridge" w:date="2024-01-22T23:01:00Z" w:initials="">
    <w:p w14:paraId="19C1D69A"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uld be helpful to have the closing idea of this paragraph also stay related to 'scale'? Given how much it comes into play for the study! Like 'understanding drivers of nutrient variability *at multiple scales* is important'</w:t>
      </w:r>
    </w:p>
  </w:comment>
  <w:comment w:id="23" w:author="Kieran" w:date="2024-01-25T15:11:00Z" w:initials="">
    <w:p w14:paraId="3C5287F8"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d</w:t>
      </w:r>
    </w:p>
  </w:comment>
  <w:comment w:id="24" w:author="Em Lim" w:date="2024-01-15T11:23:00Z" w:initials="">
    <w:p w14:paraId="5A32A6D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25" w:author="Anonymous" w:date="2024-01-17T20:46:00Z" w:initials="">
    <w:p w14:paraId="64387B0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26" w:author="Emily Leedham" w:date="2024-01-17T20:47:00Z" w:initials="">
    <w:p w14:paraId="65D46FFE"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27" w:author="Claire Attridge" w:date="2024-01-22T23:07:00Z" w:initials="">
    <w:p w14:paraId="21D942CF"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26E4C961"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28" w:author="Kieran" w:date="2024-01-25T15:37:00Z" w:initials="">
    <w:p w14:paraId="320E6156"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You could either give i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section to point out the amount of nutrients that come from animals, but also it's going to be tough to write the first paragraphs without talking about source so you could also 'bake it in' throughout after the first few lines</w:t>
      </w:r>
    </w:p>
  </w:comment>
  <w:comment w:id="29" w:author="Kieran" w:date="2024-01-25T15:40:00Z" w:initials="">
    <w:p w14:paraId="305F4EAB" w14:textId="77777777" w:rsidR="00A565ED" w:rsidRDefault="00A565ED"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34" w:author="Claire Attridge" w:date="2024-01-22T23:10:00Z" w:initials="">
    <w:p w14:paraId="695AF316"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30" w:author="Em Lim" w:date="2024-01-17T18:09:00Z" w:initials="">
    <w:p w14:paraId="612C845B"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31" w:author="Emily Leedham" w:date="2024-01-17T20:49:00Z" w:initials="">
    <w:p w14:paraId="03DE9072"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32" w:author="Em Lim" w:date="2024-01-17T21:34:00Z" w:initials="">
    <w:p w14:paraId="0C5822C9"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33" w:author="Emily Leedham" w:date="2024-01-17T21:41:00Z" w:initials="">
    <w:p w14:paraId="2C3B236E" w14:textId="77777777" w:rsidR="00A565ED" w:rsidRDefault="00A565ED"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38" w:author="Em Lim" w:date="2024-01-26T10:55:00Z" w:initials="EL">
    <w:p w14:paraId="7BA25452" w14:textId="178EC94D" w:rsidR="00A565ED" w:rsidRDefault="00A565ED">
      <w:pPr>
        <w:pStyle w:val="CommentText"/>
      </w:pPr>
      <w:r>
        <w:rPr>
          <w:rStyle w:val="CommentReference"/>
        </w:rPr>
        <w:annotationRef/>
      </w:r>
      <w:r>
        <w:t xml:space="preserve">Should I give more background info on </w:t>
      </w:r>
      <w:proofErr w:type="spellStart"/>
      <w:r>
        <w:t>barkley</w:t>
      </w:r>
      <w:proofErr w:type="spellEnd"/>
      <w:r>
        <w:t xml:space="preserve"> Sound and the animal communities here? Or leave that in into? Or some in each?</w:t>
      </w:r>
    </w:p>
  </w:comment>
  <w:comment w:id="39" w:author="Em Lim" w:date="2024-01-17T15:30:00Z" w:initials="EL">
    <w:p w14:paraId="125D3F18" w14:textId="3F33DDFC" w:rsidR="00A565ED" w:rsidRDefault="00A565ED">
      <w:pPr>
        <w:pStyle w:val="CommentText"/>
      </w:pPr>
      <w:r>
        <w:rPr>
          <w:rStyle w:val="CommentReference"/>
        </w:rPr>
        <w:annotationRef/>
      </w:r>
      <w:r>
        <w:t>Schematic of the transects</w:t>
      </w:r>
    </w:p>
  </w:comment>
  <w:comment w:id="40" w:author="Em Lim" w:date="2024-01-18T11:59:00Z" w:initials="EL">
    <w:p w14:paraId="10A3E301" w14:textId="77777777" w:rsidR="00A565ED" w:rsidRDefault="00A565ED"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41" w:author="Em Lim" w:date="2024-01-18T12:03:00Z" w:initials="EL">
    <w:p w14:paraId="7A484572" w14:textId="77777777" w:rsidR="00A565ED" w:rsidRDefault="00A565ED"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42" w:author="Em Lim" w:date="2024-01-22T18:12:00Z" w:initials="EL">
    <w:p w14:paraId="46CC3C09" w14:textId="6280FDBD" w:rsidR="00A565ED" w:rsidRDefault="00A565ED">
      <w:pPr>
        <w:pStyle w:val="CommentText"/>
      </w:pPr>
      <w:r>
        <w:rPr>
          <w:rStyle w:val="CommentReference"/>
        </w:rPr>
        <w:annotationRef/>
      </w:r>
      <w:r>
        <w:t>Is this the best place to put this?</w:t>
      </w:r>
    </w:p>
  </w:comment>
  <w:comment w:id="43" w:author="Em Lim" w:date="2024-01-19T16:53:00Z" w:initials="EL">
    <w:p w14:paraId="211D8D73" w14:textId="3884300C" w:rsidR="00A565ED" w:rsidRDefault="00A565ED">
      <w:pPr>
        <w:pStyle w:val="CommentText"/>
      </w:pPr>
      <w:r>
        <w:rPr>
          <w:rStyle w:val="CommentReference"/>
        </w:rPr>
        <w:annotationRef/>
      </w:r>
      <w:r>
        <w:t>Could add line back to the model…</w:t>
      </w:r>
    </w:p>
  </w:comment>
  <w:comment w:id="44" w:author="Em Lim" w:date="2024-01-22T18:06:00Z" w:initials="EL">
    <w:p w14:paraId="47484BF9" w14:textId="49A5E16C" w:rsidR="00A565ED" w:rsidRDefault="00A565ED">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4AC334" w15:done="0"/>
  <w15:commentEx w15:paraId="442F8E76" w15:paraIdParent="794AC334" w15:done="0"/>
  <w15:commentEx w15:paraId="31E7A7AD" w15:done="0"/>
  <w15:commentEx w15:paraId="30076A0F" w15:done="0"/>
  <w15:commentEx w15:paraId="25602D10" w15:done="0"/>
  <w15:commentEx w15:paraId="5E2C9F2D" w15:done="0"/>
  <w15:commentEx w15:paraId="1DBFD40A" w15:done="0"/>
  <w15:commentEx w15:paraId="3A1B4790" w15:done="0"/>
  <w15:commentEx w15:paraId="54389172" w15:done="0"/>
  <w15:commentEx w15:paraId="1930A9BE" w15:paraIdParent="54389172" w15:done="0"/>
  <w15:commentEx w15:paraId="3CF88EF3" w15:done="0"/>
  <w15:commentEx w15:paraId="7EBEEFB3" w15:done="0"/>
  <w15:commentEx w15:paraId="3E2577ED" w15:done="0"/>
  <w15:commentEx w15:paraId="17D80E62" w15:done="0"/>
  <w15:commentEx w15:paraId="6A3BF4C6" w15:done="0"/>
  <w15:commentEx w15:paraId="5F1E2E0C" w15:done="0"/>
  <w15:commentEx w15:paraId="23D96E7C" w15:paraIdParent="5F1E2E0C" w15:done="0"/>
  <w15:commentEx w15:paraId="677042A4" w15:paraIdParent="5F1E2E0C" w15:done="0"/>
  <w15:commentEx w15:paraId="342A5716" w15:paraIdParent="5F1E2E0C" w15:done="0"/>
  <w15:commentEx w15:paraId="2867D4BC" w15:done="0"/>
  <w15:commentEx w15:paraId="3258F528" w15:paraIdParent="2867D4BC" w15:done="0"/>
  <w15:commentEx w15:paraId="19C1D69A" w15:done="0"/>
  <w15:commentEx w15:paraId="3C5287F8" w15:paraIdParent="19C1D69A" w15:done="0"/>
  <w15:commentEx w15:paraId="5A32A6DE" w15:done="0"/>
  <w15:commentEx w15:paraId="64387B06" w15:paraIdParent="5A32A6DE" w15:done="0"/>
  <w15:commentEx w15:paraId="65D46FFE" w15:paraIdParent="5A32A6DE" w15:done="0"/>
  <w15:commentEx w15:paraId="26E4C961" w15:paraIdParent="5A32A6DE" w15:done="0"/>
  <w15:commentEx w15:paraId="320E6156" w15:paraIdParent="5A32A6DE" w15:done="0"/>
  <w15:commentEx w15:paraId="305F4EA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7BA25452"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AC334" w16cid:durableId="295CB1C7"/>
  <w16cid:commentId w16cid:paraId="442F8E76" w16cid:durableId="295CB1C6"/>
  <w16cid:commentId w16cid:paraId="31E7A7AD" w16cid:durableId="295CB1C5"/>
  <w16cid:commentId w16cid:paraId="30076A0F" w16cid:durableId="295CB1C4"/>
  <w16cid:commentId w16cid:paraId="25602D10" w16cid:durableId="2962139A"/>
  <w16cid:commentId w16cid:paraId="5E2C9F2D" w16cid:durableId="295E0FC7"/>
  <w16cid:commentId w16cid:paraId="1DBFD40A" w16cid:durableId="2962408F"/>
  <w16cid:commentId w16cid:paraId="3A1B4790" w16cid:durableId="29623F21"/>
  <w16cid:commentId w16cid:paraId="1930A9BE" w16cid:durableId="29623F36"/>
  <w16cid:commentId w16cid:paraId="3CF88EF3" w16cid:durableId="29623FF5"/>
  <w16cid:commentId w16cid:paraId="7EBEEFB3" w16cid:durableId="2962409E"/>
  <w16cid:commentId w16cid:paraId="3E2577ED" w16cid:durableId="295B658A"/>
  <w16cid:commentId w16cid:paraId="17D80E62" w16cid:durableId="295CB1B1"/>
  <w16cid:commentId w16cid:paraId="6A3BF4C6" w16cid:durableId="29621035"/>
  <w16cid:commentId w16cid:paraId="5F1E2E0C" w16cid:durableId="295A0BB5"/>
  <w16cid:commentId w16cid:paraId="23D96E7C" w16cid:durableId="295A0BB4"/>
  <w16cid:commentId w16cid:paraId="677042A4" w16cid:durableId="295A0BB3"/>
  <w16cid:commentId w16cid:paraId="342A5716" w16cid:durableId="295A1022"/>
  <w16cid:commentId w16cid:paraId="2867D4BC" w16cid:durableId="295CB1BF"/>
  <w16cid:commentId w16cid:paraId="3258F528" w16cid:durableId="295CB1BE"/>
  <w16cid:commentId w16cid:paraId="19C1D69A" w16cid:durableId="2961F721"/>
  <w16cid:commentId w16cid:paraId="3C5287F8" w16cid:durableId="2961F722"/>
  <w16cid:commentId w16cid:paraId="5A32A6DE" w16cid:durableId="2961F723"/>
  <w16cid:commentId w16cid:paraId="64387B06" w16cid:durableId="2961F724"/>
  <w16cid:commentId w16cid:paraId="65D46FFE" w16cid:durableId="2961F725"/>
  <w16cid:commentId w16cid:paraId="26E4C961" w16cid:durableId="2961F726"/>
  <w16cid:commentId w16cid:paraId="320E6156" w16cid:durableId="2961F727"/>
  <w16cid:commentId w16cid:paraId="305F4EAB" w16cid:durableId="2961F728"/>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7BA25452" w16cid:durableId="295E0E35"/>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31B74" w14:textId="77777777" w:rsidR="00A0230D" w:rsidRDefault="00A0230D" w:rsidP="009B4C2B">
      <w:r>
        <w:separator/>
      </w:r>
    </w:p>
  </w:endnote>
  <w:endnote w:type="continuationSeparator" w:id="0">
    <w:p w14:paraId="7E5DF8E3" w14:textId="77777777" w:rsidR="00A0230D" w:rsidRDefault="00A0230D"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F9D24" w14:textId="77777777" w:rsidR="00A0230D" w:rsidRDefault="00A0230D" w:rsidP="009B4C2B">
      <w:r>
        <w:separator/>
      </w:r>
    </w:p>
  </w:footnote>
  <w:footnote w:type="continuationSeparator" w:id="0">
    <w:p w14:paraId="724BBF59" w14:textId="77777777" w:rsidR="00A0230D" w:rsidRDefault="00A0230D"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64FCF"/>
    <w:rsid w:val="00066613"/>
    <w:rsid w:val="0007282D"/>
    <w:rsid w:val="00095C26"/>
    <w:rsid w:val="000A1A31"/>
    <w:rsid w:val="000A6D26"/>
    <w:rsid w:val="000D685F"/>
    <w:rsid w:val="000E3FA6"/>
    <w:rsid w:val="000E74A0"/>
    <w:rsid w:val="0011523B"/>
    <w:rsid w:val="001175F9"/>
    <w:rsid w:val="00134966"/>
    <w:rsid w:val="00151C99"/>
    <w:rsid w:val="00173964"/>
    <w:rsid w:val="0018005F"/>
    <w:rsid w:val="001A0C35"/>
    <w:rsid w:val="001D13C5"/>
    <w:rsid w:val="001D3701"/>
    <w:rsid w:val="001F69F0"/>
    <w:rsid w:val="001F79DB"/>
    <w:rsid w:val="002142F2"/>
    <w:rsid w:val="002145C6"/>
    <w:rsid w:val="00217D47"/>
    <w:rsid w:val="0022385E"/>
    <w:rsid w:val="00230925"/>
    <w:rsid w:val="00237ED0"/>
    <w:rsid w:val="00252E04"/>
    <w:rsid w:val="00263F14"/>
    <w:rsid w:val="00290BF1"/>
    <w:rsid w:val="002A72EC"/>
    <w:rsid w:val="002B6ECC"/>
    <w:rsid w:val="002B7F5F"/>
    <w:rsid w:val="002C320F"/>
    <w:rsid w:val="002D40ED"/>
    <w:rsid w:val="002D7263"/>
    <w:rsid w:val="002E1265"/>
    <w:rsid w:val="002E568B"/>
    <w:rsid w:val="00314A5D"/>
    <w:rsid w:val="00334ADF"/>
    <w:rsid w:val="003665DF"/>
    <w:rsid w:val="00392DBC"/>
    <w:rsid w:val="00397B9C"/>
    <w:rsid w:val="003B4768"/>
    <w:rsid w:val="003F627B"/>
    <w:rsid w:val="00405356"/>
    <w:rsid w:val="00415C5B"/>
    <w:rsid w:val="00417390"/>
    <w:rsid w:val="004173D2"/>
    <w:rsid w:val="0042306A"/>
    <w:rsid w:val="004253ED"/>
    <w:rsid w:val="004317DC"/>
    <w:rsid w:val="00433289"/>
    <w:rsid w:val="00437D27"/>
    <w:rsid w:val="00444382"/>
    <w:rsid w:val="004578FA"/>
    <w:rsid w:val="00462E79"/>
    <w:rsid w:val="00481673"/>
    <w:rsid w:val="00487ED1"/>
    <w:rsid w:val="00495B22"/>
    <w:rsid w:val="004A6A89"/>
    <w:rsid w:val="004C10EB"/>
    <w:rsid w:val="004C7077"/>
    <w:rsid w:val="004D08E1"/>
    <w:rsid w:val="004D42BB"/>
    <w:rsid w:val="004E5C73"/>
    <w:rsid w:val="004F5624"/>
    <w:rsid w:val="00522FED"/>
    <w:rsid w:val="0053139F"/>
    <w:rsid w:val="00547A38"/>
    <w:rsid w:val="0055529E"/>
    <w:rsid w:val="005636C0"/>
    <w:rsid w:val="00576692"/>
    <w:rsid w:val="0058230D"/>
    <w:rsid w:val="005870DF"/>
    <w:rsid w:val="005A498B"/>
    <w:rsid w:val="005B3F6C"/>
    <w:rsid w:val="005C511E"/>
    <w:rsid w:val="006032E9"/>
    <w:rsid w:val="0061715C"/>
    <w:rsid w:val="0061731D"/>
    <w:rsid w:val="00622296"/>
    <w:rsid w:val="00623B32"/>
    <w:rsid w:val="00635119"/>
    <w:rsid w:val="0064532D"/>
    <w:rsid w:val="00670555"/>
    <w:rsid w:val="00676581"/>
    <w:rsid w:val="00677F1B"/>
    <w:rsid w:val="006802B8"/>
    <w:rsid w:val="00690DD3"/>
    <w:rsid w:val="0069194B"/>
    <w:rsid w:val="00694C65"/>
    <w:rsid w:val="006D5284"/>
    <w:rsid w:val="00700CA8"/>
    <w:rsid w:val="00701EB0"/>
    <w:rsid w:val="007025A9"/>
    <w:rsid w:val="00705FE1"/>
    <w:rsid w:val="00712A56"/>
    <w:rsid w:val="00715D27"/>
    <w:rsid w:val="007256B0"/>
    <w:rsid w:val="0072610A"/>
    <w:rsid w:val="0077211F"/>
    <w:rsid w:val="00782EA1"/>
    <w:rsid w:val="007B5406"/>
    <w:rsid w:val="007C042F"/>
    <w:rsid w:val="007C0A44"/>
    <w:rsid w:val="007C1BDA"/>
    <w:rsid w:val="007C1D5C"/>
    <w:rsid w:val="007C32C3"/>
    <w:rsid w:val="007F416C"/>
    <w:rsid w:val="00801C62"/>
    <w:rsid w:val="00805A5D"/>
    <w:rsid w:val="008068ED"/>
    <w:rsid w:val="00816A13"/>
    <w:rsid w:val="00824BD5"/>
    <w:rsid w:val="00826808"/>
    <w:rsid w:val="008307A0"/>
    <w:rsid w:val="00830E20"/>
    <w:rsid w:val="008613D1"/>
    <w:rsid w:val="00882A24"/>
    <w:rsid w:val="008A1BD4"/>
    <w:rsid w:val="008E0F38"/>
    <w:rsid w:val="008E62A2"/>
    <w:rsid w:val="0091520C"/>
    <w:rsid w:val="00925056"/>
    <w:rsid w:val="00933A0C"/>
    <w:rsid w:val="00946EB9"/>
    <w:rsid w:val="00950C3D"/>
    <w:rsid w:val="009569DD"/>
    <w:rsid w:val="009609CF"/>
    <w:rsid w:val="00997D69"/>
    <w:rsid w:val="00997F39"/>
    <w:rsid w:val="009B18A4"/>
    <w:rsid w:val="009B31A7"/>
    <w:rsid w:val="009B4C2B"/>
    <w:rsid w:val="009C4EA4"/>
    <w:rsid w:val="009D6967"/>
    <w:rsid w:val="009E35D0"/>
    <w:rsid w:val="009E6CC7"/>
    <w:rsid w:val="00A01D2A"/>
    <w:rsid w:val="00A0230D"/>
    <w:rsid w:val="00A05727"/>
    <w:rsid w:val="00A36A0B"/>
    <w:rsid w:val="00A44D01"/>
    <w:rsid w:val="00A565ED"/>
    <w:rsid w:val="00A7066E"/>
    <w:rsid w:val="00A91086"/>
    <w:rsid w:val="00A92411"/>
    <w:rsid w:val="00AB275A"/>
    <w:rsid w:val="00AB636E"/>
    <w:rsid w:val="00AC453C"/>
    <w:rsid w:val="00AC6441"/>
    <w:rsid w:val="00AD59FE"/>
    <w:rsid w:val="00AD64D7"/>
    <w:rsid w:val="00AF48F7"/>
    <w:rsid w:val="00B01287"/>
    <w:rsid w:val="00B028F9"/>
    <w:rsid w:val="00B070A5"/>
    <w:rsid w:val="00B205EE"/>
    <w:rsid w:val="00B25F11"/>
    <w:rsid w:val="00B40590"/>
    <w:rsid w:val="00B62EEA"/>
    <w:rsid w:val="00B71E47"/>
    <w:rsid w:val="00B866D6"/>
    <w:rsid w:val="00B874D2"/>
    <w:rsid w:val="00BA6691"/>
    <w:rsid w:val="00BC1B34"/>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27E15"/>
    <w:rsid w:val="00D37C4A"/>
    <w:rsid w:val="00D4585B"/>
    <w:rsid w:val="00D51B90"/>
    <w:rsid w:val="00D56988"/>
    <w:rsid w:val="00D57AB2"/>
    <w:rsid w:val="00D71E1B"/>
    <w:rsid w:val="00D823F4"/>
    <w:rsid w:val="00DC0493"/>
    <w:rsid w:val="00DE151A"/>
    <w:rsid w:val="00DE493D"/>
    <w:rsid w:val="00DE63E7"/>
    <w:rsid w:val="00DF4B83"/>
    <w:rsid w:val="00E12068"/>
    <w:rsid w:val="00E26FA5"/>
    <w:rsid w:val="00E32297"/>
    <w:rsid w:val="00E34FA8"/>
    <w:rsid w:val="00E428BC"/>
    <w:rsid w:val="00E57739"/>
    <w:rsid w:val="00E6472E"/>
    <w:rsid w:val="00E85990"/>
    <w:rsid w:val="00EA2D98"/>
    <w:rsid w:val="00EB3BC7"/>
    <w:rsid w:val="00EC101B"/>
    <w:rsid w:val="00EC6CAC"/>
    <w:rsid w:val="00ED5552"/>
    <w:rsid w:val="00EE4634"/>
    <w:rsid w:val="00EE4DBD"/>
    <w:rsid w:val="00F0487B"/>
    <w:rsid w:val="00F10947"/>
    <w:rsid w:val="00F149DB"/>
    <w:rsid w:val="00F23409"/>
    <w:rsid w:val="00F33E40"/>
    <w:rsid w:val="00F36798"/>
    <w:rsid w:val="00F64AEB"/>
    <w:rsid w:val="00F76C68"/>
    <w:rsid w:val="00F92D6E"/>
    <w:rsid w:val="00F92DAE"/>
    <w:rsid w:val="00FB237D"/>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FA6FA-B903-F44C-94C2-41B3FE9D4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24</Pages>
  <Words>17662</Words>
  <Characters>99264</Characters>
  <Application>Microsoft Office Word</Application>
  <DocSecurity>0</DocSecurity>
  <Lines>2308</Lines>
  <Paragraphs>1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47</cp:revision>
  <dcterms:created xsi:type="dcterms:W3CDTF">2024-01-11T23:42:00Z</dcterms:created>
  <dcterms:modified xsi:type="dcterms:W3CDTF">2024-01-29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